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9DF525" w14:textId="00991E4C" w:rsidR="003552DE" w:rsidRDefault="00A53769">
      <w:pPr>
        <w:suppressLineNumbers/>
        <w:rPr>
          <w:b/>
          <w:bCs/>
          <w:sz w:val="36"/>
          <w:szCs w:val="36"/>
        </w:rPr>
      </w:pPr>
      <w:r>
        <w:rPr>
          <w:b/>
          <w:bCs/>
          <w:sz w:val="36"/>
          <w:szCs w:val="36"/>
        </w:rPr>
        <w:t>Working title: Developing and validating an individual-level risk calculator for COVID-19 in the United States</w:t>
      </w:r>
    </w:p>
    <w:p w14:paraId="18D68F0D" w14:textId="0D2C0BA0" w:rsidR="00122C7E" w:rsidRPr="00A53769" w:rsidRDefault="00DE001E">
      <w:pPr>
        <w:rPr>
          <w:sz w:val="28"/>
          <w:szCs w:val="28"/>
        </w:rPr>
      </w:pPr>
      <w:r>
        <w:rPr>
          <w:b/>
          <w:sz w:val="28"/>
          <w:szCs w:val="28"/>
        </w:rPr>
        <w:t xml:space="preserve">Authors:   </w:t>
      </w:r>
    </w:p>
    <w:p w14:paraId="21EC517E" w14:textId="17DFC200" w:rsidR="00493A69" w:rsidRPr="0087076B" w:rsidRDefault="0099682C">
      <w:pPr>
        <w:rPr>
          <w:color w:val="7030A0"/>
          <w:shd w:val="clear" w:color="auto" w:fill="FFFFFF"/>
        </w:rPr>
      </w:pPr>
      <w:r>
        <w:rPr>
          <w:shd w:val="clear" w:color="auto" w:fill="FFFFFF"/>
        </w:rPr>
        <w:t xml:space="preserve">Xindi </w:t>
      </w:r>
      <w:r w:rsidR="00493A69">
        <w:rPr>
          <w:shd w:val="clear" w:color="auto" w:fill="FFFFFF"/>
        </w:rPr>
        <w:t>C</w:t>
      </w:r>
      <w:r>
        <w:rPr>
          <w:shd w:val="clear" w:color="auto" w:fill="FFFFFF"/>
        </w:rPr>
        <w:t>.</w:t>
      </w:r>
      <w:r w:rsidR="00493A69">
        <w:rPr>
          <w:shd w:val="clear" w:color="auto" w:fill="FFFFFF"/>
        </w:rPr>
        <w:t xml:space="preserve"> Hu, </w:t>
      </w:r>
      <w:r>
        <w:rPr>
          <w:shd w:val="clear" w:color="auto" w:fill="FFFFFF"/>
        </w:rPr>
        <w:t>Sc</w:t>
      </w:r>
      <w:r w:rsidR="00493A69">
        <w:rPr>
          <w:shd w:val="clear" w:color="auto" w:fill="FFFFFF"/>
        </w:rPr>
        <w:t>D</w:t>
      </w:r>
      <w:r w:rsidR="00CD34B8">
        <w:rPr>
          <w:shd w:val="clear" w:color="auto" w:fill="FFFFFF"/>
        </w:rPr>
        <w:t>*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30A0"/>
          <w:shd w:val="clear" w:color="auto" w:fill="FFFFFF"/>
        </w:rPr>
        <w:t>[CH]</w:t>
      </w:r>
    </w:p>
    <w:p w14:paraId="2F8D3CD8" w14:textId="795EDEFF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, </w:t>
      </w:r>
      <w:hyperlink r:id="rId7" w:history="1">
        <w:r w:rsidRPr="002F49A1">
          <w:rPr>
            <w:rStyle w:val="Hyperlink"/>
            <w:shd w:val="clear" w:color="auto" w:fill="FFFFFF"/>
          </w:rPr>
          <w:t>chu@mathematica-mpr.com</w:t>
        </w:r>
      </w:hyperlink>
    </w:p>
    <w:p w14:paraId="586401FC" w14:textId="77777777" w:rsidR="00493A69" w:rsidRDefault="00493A69">
      <w:pPr>
        <w:rPr>
          <w:shd w:val="clear" w:color="auto" w:fill="FFFFFF"/>
        </w:rPr>
      </w:pPr>
    </w:p>
    <w:p w14:paraId="0FAD1763" w14:textId="5398794B" w:rsidR="003552DE" w:rsidRDefault="00493A69">
      <w:pPr>
        <w:rPr>
          <w:shd w:val="clear" w:color="auto" w:fill="FFFFFF"/>
        </w:rPr>
      </w:pPr>
      <w:r>
        <w:rPr>
          <w:shd w:val="clear" w:color="auto" w:fill="FFFFFF"/>
        </w:rPr>
        <w:t>Jennifer Starling, PhD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5B9BD5" w:themeColor="accent1"/>
          <w:shd w:val="clear" w:color="auto" w:fill="FFFFFF"/>
        </w:rPr>
        <w:t>[JS]</w:t>
      </w:r>
    </w:p>
    <w:p w14:paraId="4CCF4F4A" w14:textId="479DC34A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, </w:t>
      </w:r>
      <w:hyperlink r:id="rId8" w:history="1">
        <w:r w:rsidR="00122C7E" w:rsidRPr="002F49A1">
          <w:rPr>
            <w:rStyle w:val="Hyperlink"/>
            <w:shd w:val="clear" w:color="auto" w:fill="FFFFFF"/>
          </w:rPr>
          <w:t>jstarling@mathematica-mpr.com</w:t>
        </w:r>
      </w:hyperlink>
      <w:r w:rsidR="00122C7E">
        <w:rPr>
          <w:shd w:val="clear" w:color="auto" w:fill="FFFFFF"/>
        </w:rPr>
        <w:t xml:space="preserve"> </w:t>
      </w:r>
    </w:p>
    <w:p w14:paraId="1AB267F2" w14:textId="3B3FE45B" w:rsidR="00122C7E" w:rsidRDefault="00122C7E">
      <w:pPr>
        <w:rPr>
          <w:shd w:val="clear" w:color="auto" w:fill="FFFFFF"/>
        </w:rPr>
      </w:pPr>
    </w:p>
    <w:p w14:paraId="1D285865" w14:textId="39D9AAD9" w:rsidR="00FF66CC" w:rsidRDefault="00FF66CC">
      <w:pPr>
        <w:rPr>
          <w:shd w:val="clear" w:color="auto" w:fill="FFFFFF"/>
        </w:rPr>
      </w:pPr>
      <w:r>
        <w:rPr>
          <w:shd w:val="clear" w:color="auto" w:fill="FFFFFF"/>
        </w:rPr>
        <w:t>Erin Lipman</w:t>
      </w:r>
      <w:r w:rsidR="00D063FE">
        <w:rPr>
          <w:shd w:val="clear" w:color="auto" w:fill="FFFFFF"/>
        </w:rPr>
        <w:t>, MS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AD47" w:themeColor="accent6"/>
          <w:shd w:val="clear" w:color="auto" w:fill="FFFFFF"/>
        </w:rPr>
        <w:t>[EL]</w:t>
      </w:r>
    </w:p>
    <w:p w14:paraId="383CB2D0" w14:textId="0A59C208" w:rsidR="00FF66CC" w:rsidRDefault="00FF66CC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, </w:t>
      </w:r>
      <w:hyperlink r:id="rId9" w:history="1">
        <w:r w:rsidRPr="0009048E">
          <w:rPr>
            <w:rStyle w:val="Hyperlink"/>
            <w:shd w:val="clear" w:color="auto" w:fill="FFFFFF"/>
          </w:rPr>
          <w:t>elipman@mathematica-mpr.com</w:t>
        </w:r>
      </w:hyperlink>
    </w:p>
    <w:p w14:paraId="7EF3434B" w14:textId="22161702" w:rsidR="00FF66CC" w:rsidRDefault="00FF66CC">
      <w:pPr>
        <w:rPr>
          <w:shd w:val="clear" w:color="auto" w:fill="FFFFFF"/>
        </w:rPr>
      </w:pPr>
    </w:p>
    <w:p w14:paraId="447D6099" w14:textId="628FF842" w:rsidR="0099682C" w:rsidRDefault="0099682C">
      <w:pPr>
        <w:rPr>
          <w:shd w:val="clear" w:color="auto" w:fill="FFFFFF"/>
        </w:rPr>
      </w:pPr>
      <w:r>
        <w:rPr>
          <w:shd w:val="clear" w:color="auto" w:fill="FFFFFF"/>
        </w:rPr>
        <w:t>Emma Pendl-Robinson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FFC000"/>
          <w:shd w:val="clear" w:color="auto" w:fill="FFFFFF"/>
        </w:rPr>
        <w:t>[EPR]</w:t>
      </w:r>
    </w:p>
    <w:p w14:paraId="3160AAD1" w14:textId="133D4127" w:rsidR="0099682C" w:rsidRDefault="00D063FE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, </w:t>
      </w:r>
      <w:hyperlink r:id="rId10" w:history="1">
        <w:r w:rsidR="00A53769" w:rsidRPr="000D14F8">
          <w:rPr>
            <w:rStyle w:val="Hyperlink"/>
            <w:shd w:val="clear" w:color="auto" w:fill="FFFFFF"/>
          </w:rPr>
          <w:t>EPendl-Robinson@mathematica-mpr.com</w:t>
        </w:r>
      </w:hyperlink>
    </w:p>
    <w:p w14:paraId="30CF231E" w14:textId="77777777" w:rsidR="00A53769" w:rsidRDefault="00A53769">
      <w:pPr>
        <w:rPr>
          <w:shd w:val="clear" w:color="auto" w:fill="FFFFFF"/>
        </w:rPr>
      </w:pPr>
    </w:p>
    <w:p w14:paraId="4821B601" w14:textId="76F7C7A1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* = Corresponding author</w:t>
      </w:r>
    </w:p>
    <w:p w14:paraId="50502253" w14:textId="77777777" w:rsidR="003552DE" w:rsidRDefault="003552DE">
      <w:pPr>
        <w:rPr>
          <w:shd w:val="clear" w:color="auto" w:fill="FFFFFF"/>
        </w:rPr>
      </w:pPr>
    </w:p>
    <w:p w14:paraId="2D419B73" w14:textId="77777777" w:rsidR="003552DE" w:rsidRDefault="003552DE">
      <w:pPr>
        <w:rPr>
          <w:shd w:val="clear" w:color="auto" w:fill="FFFFFF"/>
        </w:rPr>
      </w:pPr>
    </w:p>
    <w:p w14:paraId="48F567B0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 xml:space="preserve">Word Count - </w:t>
      </w:r>
      <w:r w:rsidR="00493A69">
        <w:rPr>
          <w:shd w:val="clear" w:color="auto" w:fill="FFFFFF"/>
        </w:rPr>
        <w:t>xxx</w:t>
      </w:r>
    </w:p>
    <w:p w14:paraId="0997ADC6" w14:textId="77777777" w:rsidR="003552DE" w:rsidRDefault="003552DE">
      <w:pPr>
        <w:rPr>
          <w:shd w:val="clear" w:color="auto" w:fill="FFFFFF"/>
        </w:rPr>
      </w:pPr>
    </w:p>
    <w:p w14:paraId="1AF22873" w14:textId="77777777" w:rsidR="003552DE" w:rsidRDefault="003552DE">
      <w:pPr>
        <w:rPr>
          <w:shd w:val="clear" w:color="auto" w:fill="FFFFFF"/>
        </w:rPr>
      </w:pPr>
    </w:p>
    <w:p w14:paraId="57067B00" w14:textId="77777777" w:rsidR="003552DE" w:rsidRDefault="00DE001E">
      <w:pPr>
        <w:rPr>
          <w:sz w:val="28"/>
          <w:szCs w:val="28"/>
        </w:rPr>
      </w:pPr>
      <w:r>
        <w:rPr>
          <w:b/>
          <w:sz w:val="28"/>
          <w:szCs w:val="28"/>
        </w:rPr>
        <w:t xml:space="preserve">Keywords:   </w:t>
      </w:r>
    </w:p>
    <w:p w14:paraId="2EA983D2" w14:textId="77777777" w:rsidR="003552DE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>Covid-19</w:t>
      </w:r>
    </w:p>
    <w:p w14:paraId="3832DA71" w14:textId="77777777" w:rsidR="00FD6A1A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>Risk prediction</w:t>
      </w:r>
    </w:p>
    <w:p w14:paraId="11F30203" w14:textId="77777777" w:rsidR="00FD6A1A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</w:p>
    <w:p w14:paraId="32A0E237" w14:textId="77777777" w:rsidR="003552DE" w:rsidRDefault="003552DE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</w:p>
    <w:p w14:paraId="61132980" w14:textId="77777777" w:rsidR="003552DE" w:rsidRDefault="003552DE">
      <w:pPr>
        <w:rPr>
          <w:shd w:val="clear" w:color="auto" w:fill="FFFFFF"/>
        </w:rPr>
      </w:pPr>
    </w:p>
    <w:p w14:paraId="372C0551" w14:textId="77777777" w:rsidR="003552DE" w:rsidRDefault="00DE001E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b/>
          <w:sz w:val="28"/>
          <w:szCs w:val="28"/>
        </w:rPr>
        <w:t>Word count:</w:t>
      </w: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 xml:space="preserve">   </w:t>
      </w:r>
    </w:p>
    <w:p w14:paraId="2ED4CAE5" w14:textId="77777777" w:rsidR="003552DE" w:rsidRDefault="003552DE">
      <w:pPr>
        <w:rPr>
          <w:shd w:val="clear" w:color="auto" w:fill="FFFFFF"/>
        </w:rPr>
      </w:pPr>
    </w:p>
    <w:p w14:paraId="34787E32" w14:textId="77777777" w:rsidR="003552DE" w:rsidRDefault="003552DE">
      <w:pPr>
        <w:rPr>
          <w:shd w:val="clear" w:color="auto" w:fill="FFFFFF"/>
        </w:rPr>
      </w:pPr>
    </w:p>
    <w:p w14:paraId="1B48349C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Abstract</w:t>
      </w:r>
    </w:p>
    <w:p w14:paraId="3C17172B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Background</w:t>
      </w:r>
    </w:p>
    <w:p w14:paraId="314AAF72" w14:textId="7338B4EE" w:rsidR="003552DE" w:rsidRDefault="00E751D6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6181FD94" w14:textId="77777777" w:rsidR="00E751D6" w:rsidRDefault="00E751D6">
      <w:pPr>
        <w:rPr>
          <w:shd w:val="clear" w:color="auto" w:fill="FFFFFF"/>
        </w:rPr>
      </w:pPr>
    </w:p>
    <w:p w14:paraId="1939784A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Methods</w:t>
      </w:r>
    </w:p>
    <w:p w14:paraId="4CC87A7C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420FCB73" w14:textId="77777777" w:rsidR="003552DE" w:rsidRDefault="003552DE">
      <w:pPr>
        <w:rPr>
          <w:shd w:val="clear" w:color="auto" w:fill="FFFFFF"/>
        </w:rPr>
      </w:pPr>
    </w:p>
    <w:p w14:paraId="72FCE3E6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Findings</w:t>
      </w:r>
    </w:p>
    <w:p w14:paraId="6ABFE8AF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F4E84C6" w14:textId="77777777" w:rsidR="003552DE" w:rsidRDefault="003552DE">
      <w:pPr>
        <w:rPr>
          <w:shd w:val="clear" w:color="auto" w:fill="FFFFFF"/>
        </w:rPr>
      </w:pPr>
    </w:p>
    <w:p w14:paraId="62487BCA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Interpretation</w:t>
      </w:r>
    </w:p>
    <w:p w14:paraId="11C1E8C0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70AC499" w14:textId="77777777" w:rsidR="00FD6A1A" w:rsidRDefault="00FD6A1A">
      <w:pPr>
        <w:rPr>
          <w:shd w:val="clear" w:color="auto" w:fill="FFFFFF"/>
        </w:rPr>
      </w:pPr>
    </w:p>
    <w:p w14:paraId="5324F9EC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Funding</w:t>
      </w:r>
    </w:p>
    <w:p w14:paraId="4C94B27E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7F906ADB" w14:textId="77777777" w:rsidR="003552DE" w:rsidRPr="00CA63A7" w:rsidRDefault="003552DE">
      <w:pPr>
        <w:rPr>
          <w:b/>
          <w:sz w:val="28"/>
          <w:szCs w:val="28"/>
        </w:rPr>
      </w:pPr>
    </w:p>
    <w:p w14:paraId="626040A7" w14:textId="77777777" w:rsidR="003552DE" w:rsidRDefault="003552DE"/>
    <w:p w14:paraId="219D327E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26A6CDDD" w14:textId="0E3FF6CD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Introduction</w:t>
      </w:r>
      <w:r w:rsidR="0087076B">
        <w:rPr>
          <w:b/>
          <w:sz w:val="28"/>
          <w:szCs w:val="28"/>
        </w:rPr>
        <w:t xml:space="preserve"> </w:t>
      </w:r>
      <w:r w:rsidR="0087076B" w:rsidRPr="0087076B">
        <w:rPr>
          <w:b/>
          <w:color w:val="7030A0"/>
          <w:sz w:val="28"/>
          <w:szCs w:val="28"/>
        </w:rPr>
        <w:t>[CH]</w:t>
      </w:r>
    </w:p>
    <w:p w14:paraId="6E4B52C8" w14:textId="77777777" w:rsidR="00E751D6" w:rsidRDefault="00E751D6" w:rsidP="00E751D6">
      <w:pPr>
        <w:pStyle w:val="ListParagraph"/>
        <w:numPr>
          <w:ilvl w:val="0"/>
          <w:numId w:val="1"/>
        </w:numPr>
        <w:rPr>
          <w:shd w:val="clear" w:color="auto" w:fill="FFFFFF"/>
        </w:rPr>
      </w:pPr>
      <w:r>
        <w:rPr>
          <w:shd w:val="clear" w:color="auto" w:fill="FFFFFF"/>
        </w:rPr>
        <w:t>Effective pandemic management needs accurate and equitable risk assessment and management.</w:t>
      </w:r>
    </w:p>
    <w:p w14:paraId="39E04AC8" w14:textId="45C49120" w:rsidR="00E751D6" w:rsidRDefault="00E751D6" w:rsidP="00E751D6">
      <w:pPr>
        <w:pStyle w:val="ListParagraph"/>
        <w:numPr>
          <w:ilvl w:val="0"/>
          <w:numId w:val="1"/>
        </w:numPr>
        <w:rPr>
          <w:shd w:val="clear" w:color="auto" w:fill="FFFFFF"/>
        </w:rPr>
      </w:pPr>
      <w:r>
        <w:rPr>
          <w:shd w:val="clear" w:color="auto" w:fill="FFFFFF"/>
        </w:rPr>
        <w:t xml:space="preserve">Impacts of COVID-19 vary drastically in different population segments. </w:t>
      </w:r>
      <w:r w:rsidRPr="00E751D6">
        <w:rPr>
          <w:shd w:val="clear" w:color="auto" w:fill="FFFFFF"/>
        </w:rPr>
        <w:t>Science is imperfect and evolves daily</w:t>
      </w:r>
      <w:r>
        <w:rPr>
          <w:shd w:val="clear" w:color="auto" w:fill="FFFFFF"/>
        </w:rPr>
        <w:t>.</w:t>
      </w:r>
    </w:p>
    <w:p w14:paraId="2100616A" w14:textId="0C3FBFD7" w:rsidR="00E751D6" w:rsidRDefault="00E751D6" w:rsidP="00E751D6">
      <w:pPr>
        <w:pStyle w:val="ListParagraph"/>
        <w:numPr>
          <w:ilvl w:val="0"/>
          <w:numId w:val="1"/>
        </w:numPr>
        <w:rPr>
          <w:shd w:val="clear" w:color="auto" w:fill="FFFFFF"/>
        </w:rPr>
      </w:pPr>
      <w:r>
        <w:rPr>
          <w:shd w:val="clear" w:color="auto" w:fill="FFFFFF"/>
        </w:rPr>
        <w:t>COVID-19 risk needs to consider geography, demographics, health condition, and health behaviors (adherence to public health guideline)</w:t>
      </w:r>
      <w:r w:rsidR="005E0FD3">
        <w:rPr>
          <w:shd w:val="clear" w:color="auto" w:fill="FFFFFF"/>
        </w:rPr>
        <w:t>. The last element is often overlooked by many risk assessment tools and infectious disease forecasting models.</w:t>
      </w:r>
    </w:p>
    <w:p w14:paraId="3E4CE7DC" w14:textId="2F4E9532" w:rsidR="00E751D6" w:rsidRDefault="00E751D6" w:rsidP="00E751D6">
      <w:pPr>
        <w:pStyle w:val="ListParagraph"/>
        <w:numPr>
          <w:ilvl w:val="0"/>
          <w:numId w:val="1"/>
        </w:numPr>
        <w:rPr>
          <w:shd w:val="clear" w:color="auto" w:fill="FFFFFF"/>
        </w:rPr>
      </w:pPr>
      <w:r>
        <w:rPr>
          <w:shd w:val="clear" w:color="auto" w:fill="FFFFFF"/>
        </w:rPr>
        <w:t xml:space="preserve">In this paper, we developed and validated an individual COVID-19 risk calculator integrating user input with the best available information from the </w:t>
      </w:r>
      <w:r w:rsidR="005E0FD3">
        <w:rPr>
          <w:shd w:val="clear" w:color="auto" w:fill="FFFFFF"/>
        </w:rPr>
        <w:t xml:space="preserve">official report and peer-reviewed </w:t>
      </w:r>
      <w:r>
        <w:rPr>
          <w:shd w:val="clear" w:color="auto" w:fill="FFFFFF"/>
        </w:rPr>
        <w:t>literature</w:t>
      </w:r>
      <w:r w:rsidR="005E0FD3">
        <w:rPr>
          <w:shd w:val="clear" w:color="auto" w:fill="FFFFFF"/>
        </w:rPr>
        <w:t xml:space="preserve">. We provided an open-source, web-based interactive risk calculator for general public consumption, and developed an Application Programming Interface (API) for easy integration with other decision support tools. We compared individual-level estimates with the UK-based Nexoid </w:t>
      </w:r>
      <w:r w:rsidR="005E0FD3" w:rsidRPr="005E0FD3">
        <w:rPr>
          <w:shd w:val="clear" w:color="auto" w:fill="FFFFFF"/>
        </w:rPr>
        <w:t>COVID-19 Survival Calculator</w:t>
      </w:r>
      <w:r w:rsidR="001965E9">
        <w:rPr>
          <w:shd w:val="clear" w:color="auto" w:fill="FFFFFF"/>
        </w:rPr>
        <w:t xml:space="preserve"> and observed similar performance from the two calculators.  </w:t>
      </w:r>
    </w:p>
    <w:p w14:paraId="74BE6EE3" w14:textId="7678B1E7" w:rsidR="001965E9" w:rsidRPr="00E751D6" w:rsidRDefault="001965E9" w:rsidP="00E751D6">
      <w:pPr>
        <w:pStyle w:val="ListParagraph"/>
        <w:numPr>
          <w:ilvl w:val="0"/>
          <w:numId w:val="1"/>
        </w:numPr>
        <w:rPr>
          <w:shd w:val="clear" w:color="auto" w:fill="FFFFFF"/>
        </w:rPr>
      </w:pPr>
      <w:r>
        <w:rPr>
          <w:shd w:val="clear" w:color="auto" w:fill="FFFFFF"/>
        </w:rPr>
        <w:t xml:space="preserve">Our risk calculator empowers individuals to understand their risk profiles and encourage health behaviors that reduce the individual and community COVID-19 risk such as social distancing, wearing masks, and </w:t>
      </w:r>
      <w:r w:rsidR="00CD10F2">
        <w:rPr>
          <w:shd w:val="clear" w:color="auto" w:fill="FFFFFF"/>
        </w:rPr>
        <w:t>getting the vaccine. On a policy level, our calculator allows risk stratification and effective management of population health. The risk score can be used to effectively allocate vaccine and other pandemic management resources.</w:t>
      </w:r>
    </w:p>
    <w:p w14:paraId="3A559ECE" w14:textId="77777777" w:rsidR="003552DE" w:rsidRDefault="003552DE">
      <w:pPr>
        <w:rPr>
          <w:shd w:val="clear" w:color="auto" w:fill="FFFFFF"/>
        </w:rPr>
      </w:pPr>
    </w:p>
    <w:p w14:paraId="01BA0F65" w14:textId="77777777" w:rsidR="003552DE" w:rsidRPr="002514E5" w:rsidRDefault="00DE001E">
      <w:pPr>
        <w:rPr>
          <w:shd w:val="clear" w:color="auto" w:fill="FFFFFF"/>
        </w:rPr>
      </w:pPr>
      <w:r>
        <w:fldChar w:fldCharType="begin"/>
      </w:r>
      <w:r>
        <w:rPr>
          <w:shd w:val="clear" w:color="auto" w:fill="FFFFFF"/>
        </w:rPr>
        <w:instrText>ADDIN EN.CITE &lt;EndNote&gt;&lt;Cite&gt;&lt;Author&gt;Bearak&lt;/Author&gt;&lt;Year&gt;2020&lt;/Year&gt;&lt;RecNum&gt;1190&lt;/RecNum&gt;&lt;DisplayText&gt;&lt;style face="superscript"&gt;5&lt;/style&gt;&lt;/DisplayText&gt;&lt;record&gt;&lt;rec-number&gt;1190&lt;/rec-number&gt;&lt;foreign-keys&gt;&lt;key app="EN" db-id="5v5xpasrytpefpe52xr5a9vvtrww9ts0p9d9" timestamp="1595534521"&gt;1190&lt;/key&gt;&lt;/foreign-keys&gt;&lt;ref-type name="Journal Article"&gt;17&lt;/ref-type&gt;&lt;contributors&gt;&lt;authors&gt;&lt;author&gt;Bearak, Jonathan&lt;/author&gt;&lt;author&gt;Popinchalk, Anna&lt;/author&gt;&lt;author&gt;Ganatra, Bela&lt;/author&gt;&lt;author&gt;Moller, Ann-Beth&lt;/author&gt;&lt;author&gt;Tunçalp, Özge&lt;/author&gt;&lt;author&gt;Beavin, Cynthia&lt;/author&gt;&lt;author&gt;Kwok, Lorraine&lt;/author&gt;&lt;author&gt;Alkema, Leontine&lt;/author&gt;&lt;/authors&gt;&lt;/contributors&gt;&lt;titles&gt;&lt;title&gt;Unintended pregnancy and abortion by income, region, and the legal status of abortion: estimates from a comprehensive model for 1990-2019&lt;/title&gt;&lt;secondary-title&gt;The Lancet Global Health&lt;/secondary-title&gt;&lt;/titles&gt;&lt;periodical&gt;&lt;full-title&gt;The Lancet Global Health&lt;/full-title&gt;&lt;/periodical&gt;&lt;edition&gt;07/23/2020&lt;/edition&gt;&lt;dates&gt;&lt;year&gt;2020&lt;/year&gt;&lt;pub-dates&gt;&lt;date&gt;07/22/2020&lt;/date&gt;&lt;/pub-dates&gt;&lt;/dates&gt;&lt;publisher&gt;Elsevier&lt;/publisher&gt;&lt;isbn&gt;2214-109X&lt;/isbn&gt;&lt;urls&gt;&lt;related-urls&gt;&lt;url&gt;https://doi.org/10.1016/S2214-109X(20)30315-6&lt;/url&gt;&lt;/related-urls&gt;&lt;/urls&gt;&lt;electronic-resource-num&gt;10.1016/S2214-109X(20)30315-6&lt;/electronic-resource-num&gt;&lt;access-date&gt;2020/07/23&lt;/access-date&gt;&lt;/record&gt;&lt;/Cite&gt;&lt;/EndNote&gt;</w:instrText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</w:instrText>
      </w:r>
      <w:r>
        <w:fldChar w:fldCharType="begin"/>
      </w:r>
      <w:r>
        <w:rPr>
          <w:shd w:val="clear" w:color="auto" w:fill="FFFFFF"/>
        </w:rPr>
        <w:instrText>ADDIN EN.CITE.DATA</w:instrTex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</w:instrText>
      </w:r>
      <w:r>
        <w:fldChar w:fldCharType="begin"/>
      </w:r>
      <w:r>
        <w:rPr>
          <w:shd w:val="clear" w:color="auto" w:fill="FFFFFF"/>
        </w:rPr>
        <w:instrText>ADDIN EN.CITE.DATA</w:instrTex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 &lt;EndNote&gt;&lt;Cite&gt;&lt;Author&gt;Royal College of Obstetricians and Gynaecologists (RCOG)&lt;/Author&gt;&lt;Year&gt;2015&lt;/Year&gt;&lt;RecNum&gt;58&lt;/RecNum&gt;&lt;DisplayText&gt;&lt;style face="superscript"&gt;8&lt;/style&gt;&lt;/DisplayText&gt;&lt;record&gt;&lt;rec-number&gt;58&lt;/rec-number&gt;&lt;foreign-keys&gt;&lt;key app="EN" db-id="5v5xpasrytpefpe52xr5a9vvtrww9ts0p9d9" timestamp="1591738194"&gt;58&lt;/key&gt;&lt;/foreign-keys&gt;&lt;ref-type name="Report"&gt;27&lt;/ref-type&gt;&lt;contributors&gt;&lt;authors&gt;&lt;author&gt;Royal College of Obstetricians and Gynaecologists (RCOG), &lt;/author&gt;&lt;/authors&gt;&lt;secondary-authors&gt;&lt;author&gt;RCOG&lt;/author&gt;&lt;/secondary-authors&gt;&lt;tertiary-authors&gt;&lt;author&gt;Royal College of Obstetricians &amp;amp; Gynaecologists&lt;/author&gt;&lt;/tertiary-authors&gt;&lt;/contributors&gt;&lt;titles&gt;&lt;title&gt;Best practice in  comprehensive abortion care&lt;/title&gt;&lt;secondary-title&gt;Best Practice Paper No. 2&lt;/secondary-title&gt;&lt;/titles&gt;&lt;dates&gt;&lt;year&gt;2015&lt;/year&gt;&lt;pub-dates&gt;&lt;date&gt;6/2015&lt;/date&gt;&lt;/pub-dates&gt;&lt;/dates&gt;&lt;pub-location&gt;London&lt;/pub-location&gt;&lt;label&gt;54&lt;/label&gt;&lt;urls&gt;&lt;related-urls&gt;&lt;url&gt;&lt;style face="underline" font="default" size="100%"&gt;https://www.rcog.org.uk/globalassets/documents/guidelines/best-practice-papers/best-practice-paper-2.pdf&lt;/style&gt;&lt;/url&gt;&lt;/related-urls&gt;&lt;/urls&gt;&lt;access-date&gt;10/1/2018&lt;/access-date&gt;&lt;/record&gt;&lt;/Cite&gt;&lt;/EndNote&gt;</w:instrText>
      </w:r>
      <w:r>
        <w:rPr>
          <w:shd w:val="clear" w:color="auto" w:fill="FFFFFF"/>
        </w:rPr>
        <w:fldChar w:fldCharType="end"/>
      </w:r>
      <w:r>
        <w:rPr>
          <w:b/>
          <w:sz w:val="28"/>
          <w:szCs w:val="28"/>
        </w:rPr>
        <w:t>Methods</w:t>
      </w:r>
    </w:p>
    <w:p w14:paraId="59ED3EE7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7D92FA02" w14:textId="60142209" w:rsidR="003552DE" w:rsidRDefault="00A57C95" w:rsidP="00A57C95">
      <w:pPr>
        <w:pStyle w:val="ListParagraph"/>
        <w:numPr>
          <w:ilvl w:val="0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Conceptual framework: data, major modules (exposure/susceptibility/risk characterization)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30A0"/>
          <w:shd w:val="clear" w:color="auto" w:fill="FFFFFF"/>
        </w:rPr>
        <w:t>[CH]</w:t>
      </w:r>
    </w:p>
    <w:p w14:paraId="717FF356" w14:textId="10739DFB" w:rsidR="00A57C95" w:rsidRDefault="00A57C95" w:rsidP="00A57C95">
      <w:pPr>
        <w:pStyle w:val="ListParagraph"/>
        <w:numPr>
          <w:ilvl w:val="0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Exposure module</w:t>
      </w:r>
      <w:r w:rsidR="0087076B">
        <w:rPr>
          <w:shd w:val="clear" w:color="auto" w:fill="FFFFFF"/>
        </w:rPr>
        <w:t xml:space="preserve"> </w:t>
      </w:r>
    </w:p>
    <w:p w14:paraId="39347724" w14:textId="2AF0F09B" w:rsidR="00A57C95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Community transmission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AD47" w:themeColor="accent6"/>
          <w:shd w:val="clear" w:color="auto" w:fill="FFFFFF"/>
        </w:rPr>
        <w:t>[EL]</w:t>
      </w:r>
    </w:p>
    <w:p w14:paraId="0EEC34CF" w14:textId="5F49A9B2" w:rsidR="00A57C95" w:rsidRDefault="00A57C95" w:rsidP="00A57C95">
      <w:pPr>
        <w:pStyle w:val="ListParagraph"/>
        <w:numPr>
          <w:ilvl w:val="2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Under-reporting</w:t>
      </w:r>
    </w:p>
    <w:p w14:paraId="11C45A0D" w14:textId="3D5F4613" w:rsidR="00A57C95" w:rsidRPr="00DD4447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Symptomatic cases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FFC000"/>
          <w:shd w:val="clear" w:color="auto" w:fill="FFFFFF"/>
        </w:rPr>
        <w:t>[EPR]</w:t>
      </w:r>
    </w:p>
    <w:p w14:paraId="0B100E16" w14:textId="223E8292" w:rsidR="00DD4447" w:rsidRDefault="00DD4447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 w:rsidRPr="00DD4447">
        <w:rPr>
          <w:shd w:val="clear" w:color="auto" w:fill="FFFFFF"/>
        </w:rPr>
        <w:t xml:space="preserve">Efficacy of handwashing and PPE </w:t>
      </w:r>
      <w:r w:rsidRPr="00DD4447">
        <w:rPr>
          <w:color w:val="7030A0"/>
          <w:shd w:val="clear" w:color="auto" w:fill="FFFFFF"/>
        </w:rPr>
        <w:t>[CH]</w:t>
      </w:r>
    </w:p>
    <w:p w14:paraId="3B9B30FA" w14:textId="42A623BD" w:rsidR="00A57C95" w:rsidRDefault="00A57C95" w:rsidP="00A57C95">
      <w:pPr>
        <w:pStyle w:val="ListParagraph"/>
        <w:numPr>
          <w:ilvl w:val="0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Susceptibility module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AD47" w:themeColor="accent6"/>
          <w:shd w:val="clear" w:color="auto" w:fill="FFFFFF"/>
        </w:rPr>
        <w:t>[EL]</w:t>
      </w:r>
    </w:p>
    <w:p w14:paraId="5B90364F" w14:textId="7F76EE5B" w:rsidR="00A57C95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Hospitalization, ICU, deaths</w:t>
      </w:r>
    </w:p>
    <w:p w14:paraId="10A3088E" w14:textId="341A5E27" w:rsidR="00A57C95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Risk factors</w:t>
      </w:r>
    </w:p>
    <w:p w14:paraId="729ADCE0" w14:textId="3537754A" w:rsidR="00A57C95" w:rsidRDefault="00A57C95" w:rsidP="00A57C95">
      <w:pPr>
        <w:pStyle w:val="ListParagraph"/>
        <w:numPr>
          <w:ilvl w:val="0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Risk characterization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30A0"/>
          <w:shd w:val="clear" w:color="auto" w:fill="FFFFFF"/>
        </w:rPr>
        <w:t>[CH]</w:t>
      </w:r>
    </w:p>
    <w:p w14:paraId="578B35DA" w14:textId="0DAC2837" w:rsidR="00A57C95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Normalization to flu</w:t>
      </w:r>
    </w:p>
    <w:p w14:paraId="208F90D6" w14:textId="5E81358A" w:rsidR="00A57C95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Log-transformation</w:t>
      </w:r>
    </w:p>
    <w:p w14:paraId="1DEFC873" w14:textId="5B9CD553" w:rsidR="00A57C95" w:rsidRPr="00A57C95" w:rsidRDefault="00A57C95" w:rsidP="00A57C95">
      <w:pPr>
        <w:pStyle w:val="ListParagraph"/>
        <w:numPr>
          <w:ilvl w:val="1"/>
          <w:numId w:val="2"/>
        </w:numPr>
        <w:rPr>
          <w:shd w:val="clear" w:color="auto" w:fill="FFFFFF"/>
        </w:rPr>
      </w:pPr>
      <w:r>
        <w:rPr>
          <w:shd w:val="clear" w:color="auto" w:fill="FFFFFF"/>
        </w:rPr>
        <w:t>Semi-quantitative score</w:t>
      </w:r>
    </w:p>
    <w:p w14:paraId="0A8E2A9F" w14:textId="77777777" w:rsidR="003552DE" w:rsidRDefault="003552DE">
      <w:pPr>
        <w:rPr>
          <w:shd w:val="clear" w:color="auto" w:fill="FFFFFF"/>
        </w:rPr>
      </w:pPr>
    </w:p>
    <w:p w14:paraId="0B05CE09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Validation</w:t>
      </w:r>
    </w:p>
    <w:p w14:paraId="78BDF28D" w14:textId="1C276BC9" w:rsidR="00CA63A7" w:rsidRDefault="00A57C95" w:rsidP="00A57C95">
      <w:pPr>
        <w:pStyle w:val="ListParagraph"/>
        <w:numPr>
          <w:ilvl w:val="0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>Nexoid COVID-19 calculator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5B9BD5" w:themeColor="accent1"/>
          <w:shd w:val="clear" w:color="auto" w:fill="FFFFFF"/>
        </w:rPr>
        <w:t>[JS]</w:t>
      </w:r>
    </w:p>
    <w:p w14:paraId="48695D12" w14:textId="03E3F03D" w:rsidR="00A57C95" w:rsidRDefault="00A57C95" w:rsidP="00A57C95">
      <w:pPr>
        <w:pStyle w:val="ListParagraph"/>
        <w:numPr>
          <w:ilvl w:val="1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>Exposure</w:t>
      </w:r>
    </w:p>
    <w:p w14:paraId="5A83FAF9" w14:textId="5867171D" w:rsidR="00A57C95" w:rsidRDefault="00A57C95" w:rsidP="00A57C95">
      <w:pPr>
        <w:pStyle w:val="ListParagraph"/>
        <w:numPr>
          <w:ilvl w:val="1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>Mortality</w:t>
      </w:r>
    </w:p>
    <w:p w14:paraId="08BF0123" w14:textId="7B36E027" w:rsidR="00A57C95" w:rsidRDefault="00A57C95" w:rsidP="00A57C95">
      <w:pPr>
        <w:pStyle w:val="ListParagraph"/>
        <w:numPr>
          <w:ilvl w:val="0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lastRenderedPageBreak/>
        <w:t>OHDSI’s COVER app</w:t>
      </w:r>
      <w:r w:rsidR="0087076B">
        <w:rPr>
          <w:shd w:val="clear" w:color="auto" w:fill="FFFFFF"/>
        </w:rPr>
        <w:t xml:space="preserve"> </w:t>
      </w:r>
      <w:r w:rsidR="0087076B" w:rsidRPr="0087076B">
        <w:rPr>
          <w:color w:val="70AD47" w:themeColor="accent6"/>
          <w:shd w:val="clear" w:color="auto" w:fill="FFFFFF"/>
        </w:rPr>
        <w:t>[EL]</w:t>
      </w:r>
    </w:p>
    <w:p w14:paraId="06DCCE6F" w14:textId="3CDBD535" w:rsidR="00A57C95" w:rsidRPr="00A57C95" w:rsidRDefault="00A57C95" w:rsidP="00A57C95">
      <w:pPr>
        <w:pStyle w:val="ListParagraph"/>
        <w:numPr>
          <w:ilvl w:val="1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>Hospitalization/ICU/Death</w:t>
      </w:r>
    </w:p>
    <w:p w14:paraId="2A0F0FC6" w14:textId="77777777" w:rsidR="003552DE" w:rsidRDefault="003552DE">
      <w:pPr>
        <w:rPr>
          <w:shd w:val="clear" w:color="auto" w:fill="FFFFFF"/>
        </w:rPr>
      </w:pPr>
    </w:p>
    <w:p w14:paraId="1EDCDED9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Results</w:t>
      </w:r>
    </w:p>
    <w:p w14:paraId="1A5DDBFD" w14:textId="77777777" w:rsidR="003552DE" w:rsidRDefault="003552DE">
      <w:pPr>
        <w:rPr>
          <w:shd w:val="clear" w:color="auto" w:fill="FFFFFF"/>
        </w:rPr>
      </w:pPr>
    </w:p>
    <w:p w14:paraId="1DCD3262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68563EC4" w14:textId="57376D0C" w:rsidR="00DD4447" w:rsidRDefault="00DD4447" w:rsidP="00A57C95">
      <w:pPr>
        <w:pStyle w:val="ListParagraph"/>
        <w:numPr>
          <w:ilvl w:val="0"/>
          <w:numId w:val="3"/>
        </w:numPr>
        <w:rPr>
          <w:shd w:val="clear" w:color="auto" w:fill="FFFFFF"/>
        </w:rPr>
      </w:pPr>
      <w:r>
        <w:rPr>
          <w:shd w:val="clear" w:color="auto" w:fill="FFFFFF"/>
        </w:rPr>
        <w:t>Compare exposure risk with prevalence rate</w:t>
      </w:r>
      <w:r w:rsidR="00F968E8">
        <w:rPr>
          <w:shd w:val="clear" w:color="auto" w:fill="FFFFFF"/>
        </w:rPr>
        <w:t xml:space="preserve"> </w:t>
      </w:r>
      <w:r w:rsidR="00F968E8" w:rsidRPr="0087076B">
        <w:rPr>
          <w:color w:val="FFC000"/>
          <w:shd w:val="clear" w:color="auto" w:fill="FFFFFF"/>
        </w:rPr>
        <w:t>[EPR]</w:t>
      </w:r>
    </w:p>
    <w:p w14:paraId="6412994A" w14:textId="257177CD" w:rsidR="00CA63A7" w:rsidRPr="00174897" w:rsidRDefault="0087076B" w:rsidP="00A57C95">
      <w:pPr>
        <w:pStyle w:val="ListParagraph"/>
        <w:numPr>
          <w:ilvl w:val="0"/>
          <w:numId w:val="3"/>
        </w:numPr>
        <w:rPr>
          <w:shd w:val="clear" w:color="auto" w:fill="FFFFFF"/>
        </w:rPr>
      </w:pPr>
      <w:r>
        <w:rPr>
          <w:shd w:val="clear" w:color="auto" w:fill="FFFFFF"/>
        </w:rPr>
        <w:t>Under-reporting factor has come down over time</w:t>
      </w:r>
      <w:r w:rsidR="00F968E8">
        <w:rPr>
          <w:shd w:val="clear" w:color="auto" w:fill="FFFFFF"/>
        </w:rPr>
        <w:t xml:space="preserve"> </w:t>
      </w:r>
      <w:r w:rsidR="00F968E8" w:rsidRPr="0087076B">
        <w:rPr>
          <w:color w:val="70AD47" w:themeColor="accent6"/>
          <w:shd w:val="clear" w:color="auto" w:fill="FFFFFF"/>
        </w:rPr>
        <w:t>[EL]</w:t>
      </w:r>
    </w:p>
    <w:p w14:paraId="0D0DB244" w14:textId="3971FDE5" w:rsidR="00174897" w:rsidRPr="00174897" w:rsidRDefault="00174897" w:rsidP="00174897">
      <w:pPr>
        <w:pStyle w:val="ListParagraph"/>
        <w:numPr>
          <w:ilvl w:val="1"/>
          <w:numId w:val="3"/>
        </w:numPr>
        <w:rPr>
          <w:shd w:val="clear" w:color="auto" w:fill="FFFFFF"/>
        </w:rPr>
      </w:pPr>
      <w:r w:rsidRPr="00174897">
        <w:rPr>
          <w:shd w:val="clear" w:color="auto" w:fill="FFFFFF"/>
        </w:rPr>
        <w:t xml:space="preserve">Risk scores have not, </w:t>
      </w:r>
      <w:r>
        <w:rPr>
          <w:shd w:val="clear" w:color="auto" w:fill="FFFFFF"/>
        </w:rPr>
        <w:t>an objective measure against “pandemic fatigue”</w:t>
      </w:r>
      <w:bookmarkStart w:id="0" w:name="_GoBack"/>
      <w:bookmarkEnd w:id="0"/>
    </w:p>
    <w:p w14:paraId="3461DE40" w14:textId="77DE80FF" w:rsidR="00F968E8" w:rsidRPr="00F968E8" w:rsidRDefault="00F968E8" w:rsidP="00A57C95">
      <w:pPr>
        <w:pStyle w:val="ListParagraph"/>
        <w:numPr>
          <w:ilvl w:val="0"/>
          <w:numId w:val="3"/>
        </w:numPr>
        <w:rPr>
          <w:color w:val="7030A0"/>
          <w:shd w:val="clear" w:color="auto" w:fill="FFFFFF"/>
        </w:rPr>
      </w:pPr>
      <w:r w:rsidRPr="00F968E8">
        <w:rPr>
          <w:shd w:val="clear" w:color="auto" w:fill="FFFFFF"/>
        </w:rPr>
        <w:t xml:space="preserve">Web app and API availability </w:t>
      </w:r>
      <w:r w:rsidRPr="00F968E8">
        <w:rPr>
          <w:color w:val="7030A0"/>
          <w:shd w:val="clear" w:color="auto" w:fill="FFFFFF"/>
        </w:rPr>
        <w:t>[CH]</w:t>
      </w:r>
    </w:p>
    <w:p w14:paraId="388F94DC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Validation</w:t>
      </w:r>
    </w:p>
    <w:p w14:paraId="6D0AC82C" w14:textId="4D2DAFC2" w:rsidR="00F968E8" w:rsidRDefault="00F968E8" w:rsidP="00F968E8">
      <w:pPr>
        <w:pStyle w:val="ListParagraph"/>
        <w:numPr>
          <w:ilvl w:val="0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 xml:space="preserve">Exposure risks in 19andMe and Nexoid </w:t>
      </w:r>
      <w:r w:rsidRPr="0087076B">
        <w:rPr>
          <w:color w:val="5B9BD5" w:themeColor="accent1"/>
          <w:shd w:val="clear" w:color="auto" w:fill="FFFFFF"/>
        </w:rPr>
        <w:t>[JS]</w:t>
      </w:r>
    </w:p>
    <w:p w14:paraId="51AE2FDA" w14:textId="40A5E098" w:rsidR="00F968E8" w:rsidRDefault="00F968E8" w:rsidP="00F968E8">
      <w:pPr>
        <w:pStyle w:val="ListParagraph"/>
        <w:numPr>
          <w:ilvl w:val="0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>Mortality</w:t>
      </w:r>
      <w:r>
        <w:rPr>
          <w:shd w:val="clear" w:color="auto" w:fill="FFFFFF"/>
        </w:rPr>
        <w:t xml:space="preserve"> risk in 19andMe and Nexoid </w:t>
      </w:r>
      <w:r w:rsidRPr="0087076B">
        <w:rPr>
          <w:color w:val="5B9BD5" w:themeColor="accent1"/>
          <w:shd w:val="clear" w:color="auto" w:fill="FFFFFF"/>
        </w:rPr>
        <w:t>[JS]</w:t>
      </w:r>
    </w:p>
    <w:p w14:paraId="1EBD9B25" w14:textId="55B67A06" w:rsidR="00F968E8" w:rsidRDefault="00F968E8" w:rsidP="00F968E8">
      <w:pPr>
        <w:pStyle w:val="ListParagraph"/>
        <w:numPr>
          <w:ilvl w:val="0"/>
          <w:numId w:val="4"/>
        </w:numPr>
        <w:rPr>
          <w:shd w:val="clear" w:color="auto" w:fill="FFFFFF"/>
        </w:rPr>
      </w:pPr>
      <w:r>
        <w:rPr>
          <w:shd w:val="clear" w:color="auto" w:fill="FFFFFF"/>
        </w:rPr>
        <w:t xml:space="preserve">Hospitalization/ICU/Death in 19andMe and COVER </w:t>
      </w:r>
      <w:r w:rsidRPr="0087076B">
        <w:rPr>
          <w:color w:val="70AD47" w:themeColor="accent6"/>
          <w:shd w:val="clear" w:color="auto" w:fill="FFFFFF"/>
        </w:rPr>
        <w:t>[EL]</w:t>
      </w:r>
    </w:p>
    <w:p w14:paraId="774E81C1" w14:textId="1410EF51" w:rsidR="003552DE" w:rsidRDefault="003552DE">
      <w:pPr>
        <w:rPr>
          <w:shd w:val="clear" w:color="auto" w:fill="FFFFFF"/>
        </w:rPr>
      </w:pPr>
    </w:p>
    <w:p w14:paraId="19D4AE0B" w14:textId="77777777" w:rsidR="003552DE" w:rsidRDefault="003552DE">
      <w:pPr>
        <w:rPr>
          <w:shd w:val="clear" w:color="auto" w:fill="FFFFFF"/>
        </w:rPr>
      </w:pPr>
    </w:p>
    <w:p w14:paraId="0F25A940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Discussion</w:t>
      </w:r>
    </w:p>
    <w:p w14:paraId="32DABA24" w14:textId="77777777" w:rsidR="00766AD8" w:rsidRDefault="00766AD8" w:rsidP="00766AD8">
      <w:pPr>
        <w:rPr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0C23D245" w14:textId="53B69D93" w:rsidR="00766AD8" w:rsidRDefault="00F968E8" w:rsidP="00F968E8">
      <w:pPr>
        <w:pStyle w:val="ListParagraph"/>
        <w:numPr>
          <w:ilvl w:val="0"/>
          <w:numId w:val="5"/>
        </w:numPr>
        <w:rPr>
          <w:shd w:val="clear" w:color="auto" w:fill="FFFFFF"/>
        </w:rPr>
      </w:pPr>
      <w:r>
        <w:rPr>
          <w:shd w:val="clear" w:color="auto" w:fill="FFFFFF"/>
        </w:rPr>
        <w:t>Can be used for vaccine allocation</w:t>
      </w:r>
    </w:p>
    <w:p w14:paraId="0A539D2F" w14:textId="7DEE49E2" w:rsidR="00F968E8" w:rsidRPr="00F968E8" w:rsidRDefault="00F968E8" w:rsidP="00F968E8">
      <w:pPr>
        <w:pStyle w:val="ListParagraph"/>
        <w:numPr>
          <w:ilvl w:val="0"/>
          <w:numId w:val="5"/>
        </w:numPr>
        <w:rPr>
          <w:shd w:val="clear" w:color="auto" w:fill="FFFFFF"/>
        </w:rPr>
      </w:pPr>
      <w:r>
        <w:rPr>
          <w:shd w:val="clear" w:color="auto" w:fill="FFFFFF"/>
        </w:rPr>
        <w:t>Living breathing sites that will continue to be updated</w:t>
      </w:r>
    </w:p>
    <w:p w14:paraId="554656B7" w14:textId="7222D2EA" w:rsidR="003552DE" w:rsidRDefault="00766AD8">
      <w:pPr>
        <w:rPr>
          <w:b/>
          <w:bCs/>
        </w:rPr>
      </w:pPr>
      <w:r>
        <w:rPr>
          <w:b/>
          <w:bCs/>
        </w:rPr>
        <w:t>Validation</w:t>
      </w:r>
    </w:p>
    <w:p w14:paraId="0679866C" w14:textId="17ED0CB9" w:rsidR="003552DE" w:rsidRDefault="00F968E8" w:rsidP="00F968E8">
      <w:pPr>
        <w:pStyle w:val="ListParagraph"/>
        <w:numPr>
          <w:ilvl w:val="0"/>
          <w:numId w:val="6"/>
        </w:numPr>
        <w:rPr>
          <w:bCs/>
          <w:shd w:val="clear" w:color="auto" w:fill="FFFFFF"/>
        </w:rPr>
      </w:pPr>
      <w:r>
        <w:rPr>
          <w:bCs/>
          <w:shd w:val="clear" w:color="auto" w:fill="FFFFFF"/>
        </w:rPr>
        <w:t>Validation is needed for the public to gain confidence in risk calculators</w:t>
      </w:r>
    </w:p>
    <w:p w14:paraId="7C0DCC20" w14:textId="657C14FB" w:rsidR="00F968E8" w:rsidRPr="00F968E8" w:rsidRDefault="00F968E8" w:rsidP="00F968E8">
      <w:pPr>
        <w:pStyle w:val="ListParagraph"/>
        <w:numPr>
          <w:ilvl w:val="0"/>
          <w:numId w:val="6"/>
        </w:numPr>
        <w:rPr>
          <w:bCs/>
          <w:shd w:val="clear" w:color="auto" w:fill="FFFFFF"/>
        </w:rPr>
      </w:pPr>
      <w:r>
        <w:rPr>
          <w:bCs/>
          <w:shd w:val="clear" w:color="auto" w:fill="FFFFFF"/>
        </w:rPr>
        <w:t>This validation study is made possible by digital technology (API) and data sharing by Nexoid</w:t>
      </w:r>
    </w:p>
    <w:p w14:paraId="7F268BD6" w14:textId="77777777" w:rsidR="003552DE" w:rsidRDefault="00DE001E">
      <w:pPr>
        <w:rPr>
          <w:shd w:val="clear" w:color="auto" w:fill="FFFFFF"/>
        </w:rPr>
      </w:pPr>
      <w:r>
        <w:rPr>
          <w:b/>
          <w:shd w:val="clear" w:color="auto" w:fill="FFFFFF"/>
        </w:rPr>
        <w:t>Limitations</w:t>
      </w:r>
    </w:p>
    <w:p w14:paraId="04CF9033" w14:textId="4D949351" w:rsidR="003552DE" w:rsidRDefault="00D91E65" w:rsidP="00D91E65">
      <w:pPr>
        <w:pStyle w:val="ListParagraph"/>
        <w:numPr>
          <w:ilvl w:val="0"/>
          <w:numId w:val="7"/>
        </w:numPr>
        <w:rPr>
          <w:bCs/>
          <w:shd w:val="clear" w:color="auto" w:fill="FFFFFF"/>
        </w:rPr>
      </w:pPr>
      <w:r>
        <w:rPr>
          <w:bCs/>
          <w:shd w:val="clear" w:color="auto" w:fill="FFFFFF"/>
        </w:rPr>
        <w:t>Ecological fallacy, unreported confounders for risk of severe health outcomes</w:t>
      </w:r>
    </w:p>
    <w:p w14:paraId="57E4616B" w14:textId="282B62AD" w:rsidR="00D91E65" w:rsidRPr="00D91E65" w:rsidRDefault="00D91E65" w:rsidP="00D91E65">
      <w:pPr>
        <w:pStyle w:val="ListParagraph"/>
        <w:numPr>
          <w:ilvl w:val="0"/>
          <w:numId w:val="7"/>
        </w:numPr>
        <w:rPr>
          <w:bCs/>
          <w:shd w:val="clear" w:color="auto" w:fill="FFFFFF"/>
        </w:rPr>
      </w:pPr>
      <w:r>
        <w:rPr>
          <w:bCs/>
          <w:shd w:val="clear" w:color="auto" w:fill="FFFFFF"/>
        </w:rPr>
        <w:t>Certain exposure routes are hard to quantify, such as fleeing encounters, or exposure risk as a function of time, risk associated with different activities (going to gym/work/use public transit etc.)</w:t>
      </w:r>
    </w:p>
    <w:p w14:paraId="29DBA6F5" w14:textId="77777777" w:rsidR="003552DE" w:rsidRDefault="003552DE">
      <w:pPr>
        <w:rPr>
          <w:shd w:val="clear" w:color="auto" w:fill="FFFFFF"/>
        </w:rPr>
      </w:pPr>
    </w:p>
    <w:p w14:paraId="6AA0C1D8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Conclusion</w:t>
      </w:r>
    </w:p>
    <w:p w14:paraId="34396831" w14:textId="77777777" w:rsidR="00766AD8" w:rsidRP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195EE8C9" w14:textId="77777777" w:rsidR="003552DE" w:rsidRDefault="003552DE">
      <w:pPr>
        <w:rPr>
          <w:shd w:val="clear" w:color="auto" w:fill="FFFFFF"/>
        </w:rPr>
      </w:pPr>
    </w:p>
    <w:p w14:paraId="69151759" w14:textId="77777777" w:rsidR="003552DE" w:rsidRDefault="003552DE">
      <w:pPr>
        <w:rPr>
          <w:shd w:val="clear" w:color="auto" w:fill="FFFFFF"/>
        </w:rPr>
      </w:pPr>
    </w:p>
    <w:p w14:paraId="692D913D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1429BE2F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Tables and Figures</w:t>
      </w:r>
    </w:p>
    <w:p w14:paraId="2071CF91" w14:textId="77777777" w:rsidR="003552DE" w:rsidRPr="00766AD8" w:rsidRDefault="00766AD8">
      <w:pPr>
        <w:rPr>
          <w:b/>
          <w:bCs/>
          <w:shd w:val="clear" w:color="auto" w:fill="FFFFFF"/>
        </w:rPr>
      </w:pPr>
      <w:r w:rsidRPr="00766AD8">
        <w:rPr>
          <w:b/>
          <w:bCs/>
          <w:shd w:val="clear" w:color="auto" w:fill="FFFFFF"/>
        </w:rPr>
        <w:t>Table 1</w:t>
      </w:r>
    </w:p>
    <w:p w14:paraId="4934B3E2" w14:textId="77777777" w:rsid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05E5C683" w14:textId="77777777" w:rsidR="00766AD8" w:rsidRPr="00766AD8" w:rsidRDefault="00667DE7" w:rsidP="00766AD8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Figure 1</w:t>
      </w:r>
    </w:p>
    <w:p w14:paraId="5AFD4829" w14:textId="5B5F892E" w:rsidR="00766AD8" w:rsidRDefault="0087076B" w:rsidP="00766AD8">
      <w:pPr>
        <w:rPr>
          <w:bCs/>
          <w:shd w:val="clear" w:color="auto" w:fill="FFFFFF"/>
        </w:rPr>
      </w:pPr>
      <w:r>
        <w:rPr>
          <w:bCs/>
          <w:noProof/>
          <w:shd w:val="clear" w:color="auto" w:fill="FFFFFF"/>
        </w:rPr>
        <w:drawing>
          <wp:inline distT="0" distB="0" distL="0" distR="0" wp14:anchorId="51A5AFC6" wp14:editId="770B653F">
            <wp:extent cx="4572000" cy="267417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26741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1E8053" w14:textId="77777777" w:rsidR="0087076B" w:rsidRPr="00766AD8" w:rsidRDefault="0087076B" w:rsidP="00766AD8">
      <w:pPr>
        <w:rPr>
          <w:bCs/>
          <w:shd w:val="clear" w:color="auto" w:fill="FFFFFF"/>
        </w:rPr>
      </w:pPr>
    </w:p>
    <w:p w14:paraId="41C62C0E" w14:textId="77777777" w:rsidR="00766AD8" w:rsidRDefault="00766AD8">
      <w:pPr>
        <w:rPr>
          <w:b/>
          <w:sz w:val="28"/>
          <w:szCs w:val="28"/>
        </w:rPr>
      </w:pPr>
    </w:p>
    <w:p w14:paraId="6A94E2C9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Data Sharing Statement</w:t>
      </w:r>
    </w:p>
    <w:p w14:paraId="6CCD20B8" w14:textId="77777777" w:rsidR="003552DE" w:rsidRDefault="00017775">
      <w:pPr>
        <w:rPr>
          <w:rFonts w:ascii="Calibri" w:eastAsia="Calibri" w:hAnsi="Calibri" w:cs="Calibri"/>
        </w:rPr>
      </w:pPr>
      <w:r>
        <w:rPr>
          <w:rFonts w:eastAsia="Calibri" w:cs="Calibri"/>
        </w:rPr>
        <w:t>Do we need one?  Maybe!  Other statements can go here, as necessary.</w:t>
      </w:r>
    </w:p>
    <w:p w14:paraId="146D1BAC" w14:textId="4EF112BE" w:rsidR="003552DE" w:rsidRDefault="0087076B">
      <w:pPr>
        <w:rPr>
          <w:rFonts w:ascii="Calibri" w:eastAsia="Calibri" w:hAnsi="Calibri" w:cs="Calibri"/>
        </w:rPr>
      </w:pPr>
      <w:r>
        <w:rPr>
          <w:rFonts w:ascii="Calibri" w:eastAsia="Calibri" w:hAnsi="Calibri" w:cs="Calibri"/>
        </w:rPr>
        <w:t>Yes, and we probably also need Code Sharing Statement somewhere</w:t>
      </w:r>
    </w:p>
    <w:p w14:paraId="38CB4D75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6A674F47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References</w:t>
      </w:r>
    </w:p>
    <w:p w14:paraId="18594577" w14:textId="77777777" w:rsidR="003552DE" w:rsidRDefault="003552DE">
      <w:pPr>
        <w:rPr>
          <w:shd w:val="clear" w:color="auto" w:fill="FFFFFF"/>
        </w:rPr>
      </w:pPr>
    </w:p>
    <w:sectPr w:rsidR="003552DE">
      <w:footerReference w:type="default" r:id="rId12"/>
      <w:pgSz w:w="11906" w:h="16838"/>
      <w:pgMar w:top="1440" w:right="1440" w:bottom="1440" w:left="1440" w:header="0" w:footer="708" w:gutter="0"/>
      <w:lnNumType w:countBy="1" w:distance="283" w:restart="continuous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F96546D" w14:textId="77777777" w:rsidR="005D0FB6" w:rsidRDefault="005D0FB6">
      <w:pPr>
        <w:spacing w:after="0" w:line="240" w:lineRule="auto"/>
      </w:pPr>
      <w:r>
        <w:separator/>
      </w:r>
    </w:p>
  </w:endnote>
  <w:endnote w:type="continuationSeparator" w:id="0">
    <w:p w14:paraId="60AEEAFC" w14:textId="77777777" w:rsidR="005D0FB6" w:rsidRDefault="005D0F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Mono">
    <w:altName w:val="Courier New"/>
    <w:charset w:val="01"/>
    <w:family w:val="modern"/>
    <w:pitch w:val="fixed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00000000" w:usb1="7ACFFDFB" w:usb2="00000017" w:usb3="00000000" w:csb0="00040001" w:csb1="00000000"/>
  </w:font>
  <w:font w:name="Lucida Sans">
    <w:altName w:val="Lucida Sans"/>
    <w:charset w:val="00"/>
    <w:family w:val="swiss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54C992" w14:textId="77777777" w:rsidR="0087076B" w:rsidRDefault="0087076B">
    <w:pPr>
      <w:pStyle w:val="Footer"/>
      <w:rPr>
        <w:sz w:val="16"/>
        <w:szCs w:val="16"/>
      </w:rPr>
    </w:pPr>
    <w:r>
      <w:rPr>
        <w:sz w:val="16"/>
        <w:szCs w:val="16"/>
      </w:rPr>
      <w:t>Title placeholder</w:t>
    </w:r>
    <w:r>
      <w:rPr>
        <w:sz w:val="16"/>
        <w:szCs w:val="16"/>
      </w:rPr>
      <w:tab/>
      <w:t xml:space="preserve">Page </w:t>
    </w:r>
    <w:r>
      <w:rPr>
        <w:bCs/>
        <w:sz w:val="16"/>
        <w:szCs w:val="16"/>
      </w:rPr>
      <w:fldChar w:fldCharType="begin"/>
    </w:r>
    <w:r>
      <w:rPr>
        <w:bCs/>
        <w:sz w:val="16"/>
        <w:szCs w:val="16"/>
      </w:rPr>
      <w:instrText>PAGE \* ARABIC</w:instrText>
    </w:r>
    <w:r>
      <w:rPr>
        <w:bCs/>
        <w:sz w:val="16"/>
        <w:szCs w:val="16"/>
      </w:rPr>
      <w:fldChar w:fldCharType="separate"/>
    </w:r>
    <w:r>
      <w:rPr>
        <w:bCs/>
        <w:sz w:val="16"/>
        <w:szCs w:val="16"/>
      </w:rPr>
      <w:t>30</w:t>
    </w:r>
    <w:r>
      <w:rPr>
        <w:bCs/>
        <w:sz w:val="16"/>
        <w:szCs w:val="16"/>
      </w:rPr>
      <w:fldChar w:fldCharType="end"/>
    </w:r>
    <w:r>
      <w:rPr>
        <w:sz w:val="16"/>
        <w:szCs w:val="16"/>
      </w:rPr>
      <w:t xml:space="preserve"> of </w:t>
    </w:r>
    <w:r>
      <w:rPr>
        <w:bCs/>
        <w:sz w:val="16"/>
        <w:szCs w:val="16"/>
      </w:rPr>
      <w:fldChar w:fldCharType="begin"/>
    </w:r>
    <w:r>
      <w:rPr>
        <w:bCs/>
        <w:sz w:val="16"/>
        <w:szCs w:val="16"/>
      </w:rPr>
      <w:instrText>NUMPAGES \* ARABIC</w:instrText>
    </w:r>
    <w:r>
      <w:rPr>
        <w:bCs/>
        <w:sz w:val="16"/>
        <w:szCs w:val="16"/>
      </w:rPr>
      <w:fldChar w:fldCharType="separate"/>
    </w:r>
    <w:r>
      <w:rPr>
        <w:bCs/>
        <w:sz w:val="16"/>
        <w:szCs w:val="16"/>
      </w:rPr>
      <w:t>30</w:t>
    </w:r>
    <w:r>
      <w:rPr>
        <w:bCs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656445F" w14:textId="77777777" w:rsidR="005D0FB6" w:rsidRDefault="005D0FB6">
      <w:pPr>
        <w:spacing w:after="0" w:line="240" w:lineRule="auto"/>
      </w:pPr>
      <w:r>
        <w:separator/>
      </w:r>
    </w:p>
  </w:footnote>
  <w:footnote w:type="continuationSeparator" w:id="0">
    <w:p w14:paraId="3F6C8D22" w14:textId="77777777" w:rsidR="005D0FB6" w:rsidRDefault="005D0FB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984B59"/>
    <w:multiLevelType w:val="hybridMultilevel"/>
    <w:tmpl w:val="A8B00E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A6743B"/>
    <w:multiLevelType w:val="hybridMultilevel"/>
    <w:tmpl w:val="9B688C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B2074B"/>
    <w:multiLevelType w:val="hybridMultilevel"/>
    <w:tmpl w:val="107A650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1F59B5"/>
    <w:multiLevelType w:val="hybridMultilevel"/>
    <w:tmpl w:val="8C1C95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1546DA2"/>
    <w:multiLevelType w:val="hybridMultilevel"/>
    <w:tmpl w:val="54246D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CF1864"/>
    <w:multiLevelType w:val="hybridMultilevel"/>
    <w:tmpl w:val="F19EBE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C4565AA"/>
    <w:multiLevelType w:val="hybridMultilevel"/>
    <w:tmpl w:val="D24080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1"/>
  </w:num>
  <w:num w:numId="4">
    <w:abstractNumId w:val="0"/>
  </w:num>
  <w:num w:numId="5">
    <w:abstractNumId w:val="6"/>
  </w:num>
  <w:num w:numId="6">
    <w:abstractNumId w:val="4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EzMjcxNjSwMDAzMTFS0lEKTi0uzszPAykwrAUAsian2iwAAAA="/>
  </w:docVars>
  <w:rsids>
    <w:rsidRoot w:val="003552DE"/>
    <w:rsid w:val="00017775"/>
    <w:rsid w:val="000F1C70"/>
    <w:rsid w:val="00122C7E"/>
    <w:rsid w:val="001637DF"/>
    <w:rsid w:val="00174897"/>
    <w:rsid w:val="001965E9"/>
    <w:rsid w:val="001B6B55"/>
    <w:rsid w:val="002514E5"/>
    <w:rsid w:val="003552DE"/>
    <w:rsid w:val="004204A4"/>
    <w:rsid w:val="00493A69"/>
    <w:rsid w:val="005D0FB6"/>
    <w:rsid w:val="005E0FD3"/>
    <w:rsid w:val="00667DE7"/>
    <w:rsid w:val="00766AD8"/>
    <w:rsid w:val="0087076B"/>
    <w:rsid w:val="008A3F9F"/>
    <w:rsid w:val="00943DE6"/>
    <w:rsid w:val="0099682C"/>
    <w:rsid w:val="00A53769"/>
    <w:rsid w:val="00A57C95"/>
    <w:rsid w:val="00AE67EC"/>
    <w:rsid w:val="00B54022"/>
    <w:rsid w:val="00CA63A7"/>
    <w:rsid w:val="00CD10F2"/>
    <w:rsid w:val="00CD34B8"/>
    <w:rsid w:val="00D063FE"/>
    <w:rsid w:val="00D91E65"/>
    <w:rsid w:val="00DD1EAA"/>
    <w:rsid w:val="00DD4447"/>
    <w:rsid w:val="00DE001E"/>
    <w:rsid w:val="00E751D6"/>
    <w:rsid w:val="00F968E8"/>
    <w:rsid w:val="00FD6A1A"/>
    <w:rsid w:val="00F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123ABD"/>
  <w15:docId w15:val="{005A78AA-3CD9-48C3-B055-8C14305BF6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qFormat/>
    <w:rsid w:val="00AA1542"/>
  </w:style>
  <w:style w:type="character" w:styleId="Hyperlink">
    <w:name w:val="Hyperlink"/>
    <w:basedOn w:val="DefaultParagraphFont"/>
    <w:uiPriority w:val="99"/>
    <w:unhideWhenUsed/>
    <w:rsid w:val="00E06219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E06219"/>
    <w:rPr>
      <w:b/>
      <w:bCs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BA6B2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BA6B27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A54F69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54F69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A54F69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A54F69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423A08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7B311E"/>
  </w:style>
  <w:style w:type="character" w:customStyle="1" w:styleId="FooterChar">
    <w:name w:val="Footer Char"/>
    <w:basedOn w:val="DefaultParagraphFont"/>
    <w:link w:val="Footer"/>
    <w:uiPriority w:val="99"/>
    <w:qFormat/>
    <w:rsid w:val="007B311E"/>
  </w:style>
  <w:style w:type="character" w:styleId="FollowedHyperlink">
    <w:name w:val="FollowedHyperlink"/>
    <w:basedOn w:val="DefaultParagraphFont"/>
    <w:uiPriority w:val="99"/>
    <w:semiHidden/>
    <w:unhideWhenUsed/>
    <w:rsid w:val="00CC3EC5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qFormat/>
    <w:rsid w:val="008B25CB"/>
    <w:rPr>
      <w:color w:val="605E5C"/>
      <w:shd w:val="clear" w:color="auto" w:fill="E1DFDD"/>
    </w:rPr>
  </w:style>
  <w:style w:type="character" w:customStyle="1" w:styleId="LineNumbering">
    <w:name w:val="Line Numbering"/>
  </w:style>
  <w:style w:type="character" w:customStyle="1" w:styleId="SourceText">
    <w:name w:val="Source Text"/>
    <w:qFormat/>
    <w:rPr>
      <w:rFonts w:ascii="Liberation Mono" w:eastAsia="Liberation Mono" w:hAnsi="Liberation Mono" w:cs="Liberation Mono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Lucida San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ucida 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Lucida San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BA6B27"/>
    <w:pPr>
      <w:spacing w:after="0"/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qFormat/>
    <w:rsid w:val="00BA6B27"/>
    <w:pPr>
      <w:spacing w:line="240" w:lineRule="auto"/>
    </w:pPr>
    <w:rPr>
      <w:rFonts w:ascii="Calibri" w:hAnsi="Calibri" w:cs="Calibri"/>
      <w:lang w:val="en-US"/>
    </w:rPr>
  </w:style>
  <w:style w:type="paragraph" w:styleId="NormalWeb">
    <w:name w:val="Normal (Web)"/>
    <w:basedOn w:val="Normal"/>
    <w:uiPriority w:val="99"/>
    <w:semiHidden/>
    <w:unhideWhenUsed/>
    <w:qFormat/>
    <w:rsid w:val="001B007A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A54F69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A54F6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A54F69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844004"/>
    <w:pPr>
      <w:ind w:left="720"/>
      <w:contextualSpacing/>
    </w:p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7B311E"/>
    <w:pPr>
      <w:suppressLineNumbers/>
      <w:tabs>
        <w:tab w:val="center" w:pos="4513"/>
        <w:tab w:val="right" w:pos="9026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7B311E"/>
    <w:pPr>
      <w:suppressLineNumbers/>
      <w:tabs>
        <w:tab w:val="center" w:pos="4513"/>
        <w:tab w:val="right" w:pos="9026"/>
      </w:tabs>
      <w:spacing w:after="0" w:line="240" w:lineRule="auto"/>
    </w:pPr>
  </w:style>
  <w:style w:type="paragraph" w:styleId="Revision">
    <w:name w:val="Revision"/>
    <w:uiPriority w:val="99"/>
    <w:semiHidden/>
    <w:qFormat/>
    <w:rsid w:val="005812A8"/>
  </w:style>
  <w:style w:type="paragraph" w:customStyle="1" w:styleId="PreformattedText">
    <w:name w:val="Preformatted Text"/>
    <w:basedOn w:val="Normal"/>
    <w:qFormat/>
    <w:pPr>
      <w:spacing w:after="0"/>
    </w:pPr>
    <w:rPr>
      <w:rFonts w:ascii="Liberation Mono" w:eastAsia="Liberation Mono" w:hAnsi="Liberation Mono" w:cs="Liberation Mono"/>
      <w:sz w:val="20"/>
      <w:szCs w:val="20"/>
    </w:rPr>
  </w:style>
  <w:style w:type="table" w:styleId="TableGrid">
    <w:name w:val="Table Grid"/>
    <w:basedOn w:val="TableNormal"/>
    <w:uiPriority w:val="39"/>
    <w:rsid w:val="00A10E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5Dark-Accent11">
    <w:name w:val="Grid Table 5 Dark - Accent 11"/>
    <w:basedOn w:val="TableNormal"/>
    <w:uiPriority w:val="50"/>
    <w:rsid w:val="00CF5DAD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customStyle="1" w:styleId="GridTable4-Accent51">
    <w:name w:val="Grid Table 4 - Accent 51"/>
    <w:basedOn w:val="TableNormal"/>
    <w:uiPriority w:val="49"/>
    <w:rsid w:val="00AA5B29"/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PlainTable11">
    <w:name w:val="Plain Table 11"/>
    <w:basedOn w:val="TableNormal"/>
    <w:uiPriority w:val="41"/>
    <w:rsid w:val="00692C1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FFFFFF" w:themeColor="background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41">
    <w:name w:val="Grid Table 41"/>
    <w:basedOn w:val="TableNormal"/>
    <w:uiPriority w:val="49"/>
    <w:rsid w:val="00692C1B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5Dark-Accent31">
    <w:name w:val="Grid Table 5 Dark - Accent 31"/>
    <w:basedOn w:val="TableNormal"/>
    <w:uiPriority w:val="50"/>
    <w:rsid w:val="00692C1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customStyle="1" w:styleId="GridTable1Light1">
    <w:name w:val="Grid Table 1 Light1"/>
    <w:basedOn w:val="TableNormal"/>
    <w:uiPriority w:val="46"/>
    <w:rsid w:val="00692C1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2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493A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starling@mathematica-mpr.com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chu@mathematica-mpr.com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0" Type="http://schemas.openxmlformats.org/officeDocument/2006/relationships/hyperlink" Target="mailto:EPendl-Robinson@mathematica-mpr.com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elipman@mathematica-mpr.com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55</TotalTime>
  <Pages>6</Pages>
  <Words>998</Words>
  <Characters>569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thematica</Company>
  <LinksUpToDate>false</LinksUpToDate>
  <CharactersWithSpaces>6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Lord</dc:creator>
  <cp:keywords/>
  <dc:description/>
  <cp:lastModifiedBy>Cindy Hu</cp:lastModifiedBy>
  <cp:revision>5</cp:revision>
  <dcterms:created xsi:type="dcterms:W3CDTF">2020-11-20T21:18:00Z</dcterms:created>
  <dcterms:modified xsi:type="dcterms:W3CDTF">2021-01-09T02:22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